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 xml:space="preserve">QQQ, TOF and ion trap instruments from AB SCIEX, Agilent, </w:t>
      </w:r>
      <w:proofErr w:type="spellStart"/>
      <w:r w:rsidR="000A0B94">
        <w:t>Bruker</w:t>
      </w:r>
      <w:proofErr w:type="spellEnd"/>
      <w:r w:rsidR="000A0B94">
        <w:t>,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 xml:space="preserve">peptide. The </w:t>
      </w:r>
      <w:proofErr w:type="spellStart"/>
      <w:r>
        <w:t>mProphet</w:t>
      </w:r>
      <w:proofErr w:type="spellEnd"/>
      <w:r>
        <w:t xml:space="preserve">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9"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2C389A15" w:rsidR="007558F2" w:rsidRDefault="007558F2" w:rsidP="007558F2">
      <w:r>
        <w:t>Although Skyline continues to score peaks heuristically on initial import</w:t>
      </w:r>
      <w:r w:rsidR="00DA0C4C">
        <w:t xml:space="preserve">, </w:t>
      </w:r>
      <w:r>
        <w:t xml:space="preserve">we now allow the user to improve on what Skyline does by default by training and customizing scoring models based on </w:t>
      </w:r>
      <w:proofErr w:type="spellStart"/>
      <w:r>
        <w:t>mProphet</w:t>
      </w:r>
      <w:proofErr w:type="spellEnd"/>
      <w:r>
        <w:t xml:space="preserve"> and </w:t>
      </w:r>
      <w:proofErr w:type="spellStart"/>
      <w:r>
        <w:t>OpenSWATH</w:t>
      </w:r>
      <w:proofErr w:type="spellEnd"/>
      <w:r>
        <w:t>.</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8F435C" w:rsidP="00A54E6C">
      <w:hyperlink r:id="rId10"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w:t>
      </w:r>
      <w:proofErr w:type="spellStart"/>
      <w:r w:rsidR="007E58F8">
        <w:t>mProphet</w:t>
      </w:r>
      <w:proofErr w:type="spellEnd"/>
      <w:r w:rsidR="007E58F8">
        <w:t xml:space="preserve">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w:t>
      </w:r>
      <w:proofErr w:type="spellStart"/>
      <w:r w:rsidR="008F1466">
        <w:t>mProphet</w:t>
      </w:r>
      <w:proofErr w:type="spellEnd"/>
      <w:r w:rsidR="008F1466">
        <w:t xml:space="preserve">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7BAA1C9A" w:rsidR="006F388F" w:rsidRPr="00F03E98" w:rsidRDefault="008F1813" w:rsidP="0065676F">
      <w:pPr>
        <w:spacing w:before="240"/>
        <w:ind w:left="360" w:firstLine="360"/>
        <w:rPr>
          <w:u w:val="single"/>
        </w:rPr>
      </w:pPr>
      <w:r w:rsidRPr="008F1813">
        <w:rPr>
          <w:noProof/>
        </w:rPr>
        <w:t xml:space="preserve"> </w:t>
      </w:r>
      <w:bookmarkStart w:id="0" w:name="_GoBack"/>
      <w:bookmarkEnd w:id="0"/>
      <w:r w:rsidR="00890D76">
        <w:rPr>
          <w:noProof/>
        </w:rPr>
        <w:drawing>
          <wp:inline distT="0" distB="0" distL="0" distR="0" wp14:anchorId="4818355C" wp14:editId="63C3D62C">
            <wp:extent cx="26384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lastRenderedPageBreak/>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t xml:space="preserve">Select the file </w:t>
      </w:r>
      <w:r>
        <w:rPr>
          <w:b/>
        </w:rPr>
        <w:t>‘</w:t>
      </w:r>
      <w:r w:rsidR="0002750B" w:rsidRPr="008360EF">
        <w:t>SRMCourse_DosR-hDP__20130501-tutorial-empty</w:t>
      </w:r>
      <w:r w:rsidR="0002750B">
        <w:t>-decoys.sky</w:t>
      </w:r>
      <w:r>
        <w:t>’ from the ‘</w:t>
      </w:r>
      <w:proofErr w:type="spellStart"/>
      <w:r>
        <w:t>PeakPicking</w:t>
      </w:r>
      <w:proofErr w:type="spellEnd"/>
      <w:r>
        <w:t>’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lastRenderedPageBreak/>
        <w:t>Select the file</w:t>
      </w:r>
      <w:r w:rsidR="0002750B">
        <w:t>s</w:t>
      </w:r>
      <w:r w:rsidR="003D5289">
        <w:t xml:space="preserve"> below, using </w:t>
      </w:r>
      <w:proofErr w:type="spellStart"/>
      <w:r w:rsidR="003D5289">
        <w:t>Shift+</w:t>
      </w:r>
      <w:r w:rsidR="004C0FF7">
        <w:t>mouse-</w:t>
      </w:r>
      <w:r w:rsidR="003D5289">
        <w:t>click</w:t>
      </w:r>
      <w:proofErr w:type="spellEnd"/>
      <w:r w:rsidR="003D5289">
        <w:t xml:space="preserve">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9167519" w:rsidR="001F44CE" w:rsidRPr="001A1087" w:rsidRDefault="008F1813" w:rsidP="001A1087">
      <w:r w:rsidRPr="008F1813">
        <w:rPr>
          <w:noProof/>
        </w:rPr>
        <w:lastRenderedPageBreak/>
        <w:t xml:space="preserve"> </w:t>
      </w:r>
      <w:r>
        <w:rPr>
          <w:noProof/>
        </w:rPr>
        <w:drawing>
          <wp:inline distT="0" distB="0" distL="0" distR="0" wp14:anchorId="43A37862" wp14:editId="19A61BEB">
            <wp:extent cx="5943600" cy="43745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lastRenderedPageBreak/>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0480F337"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8F1813">
        <w:rPr>
          <w:noProof/>
        </w:rPr>
        <w:drawing>
          <wp:inline distT="0" distB="0" distL="0" distR="0" wp14:anchorId="02E4EE3B" wp14:editId="32243A12">
            <wp:extent cx="5943600" cy="34899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489960"/>
                    </a:xfrm>
                    <a:prstGeom prst="rect">
                      <a:avLst/>
                    </a:prstGeom>
                  </pic:spPr>
                </pic:pic>
              </a:graphicData>
            </a:graphic>
          </wp:inline>
        </w:drawing>
      </w:r>
    </w:p>
    <w:p w14:paraId="25E26F40" w14:textId="602601F8" w:rsidR="001F5CD6" w:rsidRDefault="00721E63" w:rsidP="00721E63">
      <w:r>
        <w:lastRenderedPageBreak/>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 xml:space="preserve">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w:t>
      </w:r>
      <w:proofErr w:type="spellStart"/>
      <w:r>
        <w:t>mProphet</w:t>
      </w:r>
      <w:proofErr w:type="spellEnd"/>
      <w:r>
        <w:t xml:space="preserve">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proofErr w:type="spellStart"/>
      <w:r w:rsidR="00E06C34">
        <w:t>mProphet</w:t>
      </w:r>
      <w:proofErr w:type="spellEnd"/>
      <w:r w:rsidR="00E06C34">
        <w:t xml:space="preserve">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3A90661D" w:rsidR="00916C38" w:rsidRDefault="004857B7" w:rsidP="009D652A">
      <w:r w:rsidRPr="004857B7">
        <w:t xml:space="preserve"> </w:t>
      </w:r>
      <w:r>
        <w:rPr>
          <w:noProof/>
        </w:rPr>
        <w:drawing>
          <wp:inline distT="0" distB="0" distL="0" distR="0" wp14:anchorId="0C7F3DE2" wp14:editId="43901D1D">
            <wp:extent cx="4676775" cy="4210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 xml:space="preserve">a spike near zero </w:t>
      </w:r>
      <w:r w:rsidR="0006638E">
        <w:lastRenderedPageBreak/>
        <w:t>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1D4F4A68" w:rsidR="00916C38" w:rsidRDefault="004857B7" w:rsidP="00721E63">
      <w:r w:rsidRPr="004857B7">
        <w:t xml:space="preserve"> </w:t>
      </w:r>
      <w:r>
        <w:rPr>
          <w:noProof/>
        </w:rPr>
        <w:drawing>
          <wp:inline distT="0" distB="0" distL="0" distR="0" wp14:anchorId="25AC1F48" wp14:editId="2CAD1ED0">
            <wp:extent cx="4676775" cy="42100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xml:space="preserve">.  The meaning of the scores is as follows (more details can be found in the original </w:t>
      </w:r>
      <w:proofErr w:type="spellStart"/>
      <w:r w:rsidR="00A10A67">
        <w:t>mProphet</w:t>
      </w:r>
      <w:proofErr w:type="spellEnd"/>
      <w:r w:rsidR="00A10A67">
        <w:t xml:space="preserve"> and </w:t>
      </w:r>
      <w:proofErr w:type="spellStart"/>
      <w:r w:rsidR="00A10A67">
        <w:t>OpenSWATH</w:t>
      </w:r>
      <w:proofErr w:type="spellEnd"/>
      <w:r w:rsidR="00A10A67">
        <w:t xml:space="preserve">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258"/>
        <w:gridCol w:w="6318"/>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 xml:space="preserve">hape similarity between transitions (see </w:t>
            </w:r>
            <w:proofErr w:type="spellStart"/>
            <w:r w:rsidR="00AB1EE9" w:rsidRPr="007712E1">
              <w:rPr>
                <w:sz w:val="20"/>
                <w:szCs w:val="20"/>
              </w:rPr>
              <w:t>mProphet</w:t>
            </w:r>
            <w:proofErr w:type="spellEnd"/>
            <w:r w:rsidR="00AB1EE9" w:rsidRPr="007712E1">
              <w:rPr>
                <w:sz w:val="20"/>
                <w:szCs w:val="20"/>
              </w:rPr>
              <w:t xml:space="preserve">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 xml:space="preserve">co-elution between transitions (see </w:t>
            </w:r>
            <w:proofErr w:type="spellStart"/>
            <w:r w:rsidR="003B12CB" w:rsidRPr="007712E1">
              <w:rPr>
                <w:sz w:val="20"/>
                <w:szCs w:val="20"/>
              </w:rPr>
              <w:t>mProphet</w:t>
            </w:r>
            <w:proofErr w:type="spellEnd"/>
            <w:r w:rsidR="003B12CB" w:rsidRPr="007712E1">
              <w:rPr>
                <w:sz w:val="20"/>
                <w:szCs w:val="20"/>
              </w:rPr>
              <w:t xml:space="preserve">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lastRenderedPageBreak/>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 xml:space="preserve">Dot product between </w:t>
            </w:r>
            <w:proofErr w:type="spellStart"/>
            <w:r w:rsidRPr="007712E1">
              <w:rPr>
                <w:sz w:val="20"/>
                <w:szCs w:val="20"/>
              </w:rPr>
              <w:t>analyte</w:t>
            </w:r>
            <w:proofErr w:type="spellEnd"/>
            <w:r w:rsidRPr="007712E1">
              <w:rPr>
                <w:sz w:val="20"/>
                <w:szCs w:val="20"/>
              </w:rPr>
              <w:t xml:space="preserv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 xml:space="preserve">Weighted shape correlation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 xml:space="preserve">Weighted co-elution (autocorrelation shift)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490DBF09" w:rsidR="00721E63" w:rsidRDefault="004857B7" w:rsidP="0065676F">
      <w:pPr>
        <w:spacing w:before="240"/>
      </w:pPr>
      <w:r>
        <w:rPr>
          <w:noProof/>
        </w:rPr>
        <w:lastRenderedPageBreak/>
        <w:drawing>
          <wp:inline distT="0" distB="0" distL="0" distR="0" wp14:anchorId="76D2D827" wp14:editId="7203ABEE">
            <wp:extent cx="5943600" cy="37198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719830"/>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lastRenderedPageBreak/>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lastRenderedPageBreak/>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This first peptide appears under the ‘</w:t>
      </w:r>
      <w:proofErr w:type="spellStart"/>
      <w:r w:rsidR="00A0290A">
        <w:t>iRTpeptides</w:t>
      </w:r>
      <w:proofErr w:type="spellEnd"/>
      <w:r w:rsidR="00A0290A">
        <w:t xml:space="preserve">’ list.  While it is one of the 11 peptides in the </w:t>
      </w:r>
      <w:proofErr w:type="spellStart"/>
      <w:r w:rsidR="00A0290A">
        <w:t>iRT</w:t>
      </w:r>
      <w:proofErr w:type="spellEnd"/>
      <w:r w:rsidR="00A0290A">
        <w:t xml:space="preserve"> mix used in this experiment, it was obviously not included in the </w:t>
      </w:r>
      <w:proofErr w:type="spellStart"/>
      <w:r w:rsidR="00A0290A">
        <w:t>iRT</w:t>
      </w:r>
      <w:proofErr w:type="spellEnd"/>
      <w:r w:rsidR="00A0290A">
        <w:t xml:space="preserve">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w:t>
      </w:r>
      <w:proofErr w:type="spellStart"/>
      <w:r w:rsidR="00A0290A">
        <w:t>iRT</w:t>
      </w:r>
      <w:proofErr w:type="spellEnd"/>
      <w:r w:rsidR="00A0290A">
        <w:t xml:space="preserve"> standard peptide.  Skyline automatically excludes standard peptides from scoring consideration.  Although, in this document, all of the other </w:t>
      </w:r>
      <w:proofErr w:type="spellStart"/>
      <w:r w:rsidR="00A0290A">
        <w:t>iRT</w:t>
      </w:r>
      <w:proofErr w:type="spellEnd"/>
      <w:r w:rsidR="00A0290A">
        <w:t xml:space="preserve">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w:t>
      </w:r>
      <w:proofErr w:type="spellStart"/>
      <w:r>
        <w:t>PosCtrl</w:t>
      </w:r>
      <w:proofErr w:type="spellEnd"/>
      <w:r>
        <w:t>’ with two other peptides which lack matching library spectra.  These are also standard peptides, added to the document before Skyline supported document-wide peptide standards.  Skyline will ignore any peptide standard (</w:t>
      </w:r>
      <w:proofErr w:type="spellStart"/>
      <w:r>
        <w:t>iRT</w:t>
      </w:r>
      <w:proofErr w:type="spellEnd"/>
      <w:r>
        <w: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lastRenderedPageBreak/>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w:t>
      </w:r>
      <w:proofErr w:type="gramStart"/>
      <w:r>
        <w:t xml:space="preserve">the </w:t>
      </w:r>
      <w:r w:rsidR="003753C9">
        <w:t xml:space="preserve"> </w:t>
      </w:r>
      <w:r>
        <w:rPr>
          <w:b/>
        </w:rPr>
        <w:t>Peak</w:t>
      </w:r>
      <w:proofErr w:type="gramEnd"/>
      <w:r>
        <w:rPr>
          <w:b/>
        </w:rPr>
        <w:t xml:space="preserve">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w:t>
      </w:r>
      <w:proofErr w:type="spellStart"/>
      <w:r w:rsidR="00115A52">
        <w:t>iRT</w:t>
      </w:r>
      <w:proofErr w:type="spellEnd"/>
      <w:r w:rsidR="00115A52">
        <w:t xml:space="preserve">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37A58F64" w:rsidR="00A24651" w:rsidRDefault="00E0764D" w:rsidP="002F6968">
      <w:pPr>
        <w:spacing w:after="0" w:line="240" w:lineRule="auto"/>
      </w:pPr>
      <w:r w:rsidRPr="00E0764D">
        <w:rPr>
          <w:noProof/>
        </w:rPr>
        <w:t xml:space="preserve"> </w:t>
      </w:r>
      <w:r w:rsidR="00D61C9D" w:rsidRPr="00D61C9D">
        <w:rPr>
          <w:noProof/>
        </w:rPr>
        <w:t xml:space="preserve"> </w:t>
      </w:r>
      <w:r w:rsidR="00D61C9D">
        <w:rPr>
          <w:noProof/>
        </w:rPr>
        <w:drawing>
          <wp:inline distT="0" distB="0" distL="0" distR="0" wp14:anchorId="2508736C" wp14:editId="0BF43C69">
            <wp:extent cx="5943600" cy="3784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784600"/>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lastRenderedPageBreak/>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t>You should see a graph like the following:</w:t>
      </w:r>
    </w:p>
    <w:p w14:paraId="3E5D8061" w14:textId="33864537" w:rsidR="00B679B9" w:rsidRDefault="00D61C9D" w:rsidP="00B679B9">
      <w:pPr>
        <w:spacing w:after="0" w:line="240" w:lineRule="auto"/>
        <w:rPr>
          <w:b/>
        </w:rPr>
      </w:pPr>
      <w:r w:rsidRPr="00D61C9D">
        <w:rPr>
          <w:b/>
        </w:rPr>
        <w:t xml:space="preserve"> </w:t>
      </w:r>
      <w:r w:rsidRPr="007712E1">
        <w:rPr>
          <w:b/>
          <w:noProof/>
        </w:rPr>
        <w:drawing>
          <wp:inline distT="0" distB="0" distL="0" distR="0" wp14:anchorId="722499D2" wp14:editId="49B48A16">
            <wp:extent cx="4067175" cy="4105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67175" cy="4105275"/>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lastRenderedPageBreak/>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6B521C45" w:rsidR="00BA49E9" w:rsidRDefault="00D61C9D" w:rsidP="00BA49E9">
      <w:r w:rsidRPr="00D61C9D">
        <w:rPr>
          <w:noProof/>
        </w:rPr>
        <w:t xml:space="preserve"> </w:t>
      </w:r>
      <w:r>
        <w:rPr>
          <w:noProof/>
        </w:rPr>
        <w:drawing>
          <wp:inline distT="0" distB="0" distL="0" distR="0" wp14:anchorId="18C0EBC4" wp14:editId="201CF56A">
            <wp:extent cx="5943600" cy="36734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367347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lastRenderedPageBreak/>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bookmarkStart w:id="1" w:name="OLE_LINK1"/>
      <w:bookmarkStart w:id="2" w:name="OLE_LINK2"/>
      <w:r>
        <w:rPr>
          <w:color w:val="000000"/>
        </w:rPr>
        <w:t>LPDGNGIEL</w:t>
      </w:r>
      <w:r>
        <w:rPr>
          <w:b/>
          <w:bCs/>
          <w:color w:val="000000"/>
          <w:u w:val="single"/>
        </w:rPr>
        <w:t>C</w:t>
      </w:r>
      <w:r>
        <w:rPr>
          <w:b/>
          <w:bCs/>
          <w:color w:val="0000FF"/>
        </w:rPr>
        <w:t>R</w:t>
      </w:r>
      <w:bookmarkEnd w:id="1"/>
      <w:bookmarkEnd w:id="2"/>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lastRenderedPageBreak/>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2DDFCB7A" w:rsidR="00BA49E9" w:rsidRDefault="00D213BE" w:rsidP="00BA49E9">
      <w:r w:rsidRPr="00D213BE">
        <w:t xml:space="preserve"> </w:t>
      </w:r>
      <w:r w:rsidR="00D61C9D" w:rsidRPr="00D61C9D">
        <w:t xml:space="preserve"> </w:t>
      </w:r>
      <w:r w:rsidR="00D61C9D">
        <w:rPr>
          <w:noProof/>
        </w:rPr>
        <w:drawing>
          <wp:inline distT="0" distB="0" distL="0" distR="0" wp14:anchorId="2F746F34" wp14:editId="3A392D36">
            <wp:extent cx="3562350" cy="396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proofErr w:type="gramStart"/>
      <w:r>
        <w:rPr>
          <w:b/>
        </w:rPr>
        <w:t>Only</w:t>
      </w:r>
      <w:proofErr w:type="gramEnd"/>
      <w:r>
        <w:rPr>
          <w:b/>
        </w:rPr>
        <w:t xml:space="preserve">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lastRenderedPageBreak/>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w:t>
      </w:r>
      <w:proofErr w:type="spellStart"/>
      <w:r>
        <w:t>analyte</w:t>
      </w:r>
      <w:proofErr w:type="spellEnd"/>
      <w:r>
        <w:t xml:space="preserv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lastRenderedPageBreak/>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w:t>
      </w:r>
      <w:proofErr w:type="spellStart"/>
      <w:r w:rsidR="00FA50E3">
        <w:t>mProphet</w:t>
      </w:r>
      <w:proofErr w:type="spellEnd"/>
      <w:r w:rsidR="00FA50E3">
        <w: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w:t>
      </w:r>
      <w:proofErr w:type="spellStart"/>
      <w:r>
        <w:t>mProphet</w:t>
      </w:r>
      <w:proofErr w:type="spellEnd"/>
      <w:r>
        <w:t xml:space="preserve">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proofErr w:type="spellStart"/>
      <w:r>
        <w:rPr>
          <w:b/>
        </w:rPr>
        <w:t>mProphet</w:t>
      </w:r>
      <w:proofErr w:type="spellEnd"/>
      <w:r>
        <w:rPr>
          <w:b/>
        </w:rPr>
        <w:t xml:space="preserve">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w:t>
      </w:r>
      <w:proofErr w:type="spellStart"/>
      <w:r w:rsidR="006A6B55">
        <w:rPr>
          <w:b/>
        </w:rPr>
        <w:t>mProphet</w:t>
      </w:r>
      <w:proofErr w:type="spellEnd"/>
      <w:r w:rsidR="006A6B55">
        <w:rPr>
          <w:b/>
        </w:rPr>
        <w:t xml:space="preserve"> Features </w:t>
      </w:r>
      <w:r>
        <w:t>form should look like this:</w:t>
      </w:r>
    </w:p>
    <w:p w14:paraId="2585F5A1" w14:textId="62D73FA0" w:rsidR="000D4ACB" w:rsidRDefault="001D3C10" w:rsidP="000D4ACB">
      <w:r w:rsidRPr="001D3C10">
        <w:rPr>
          <w:noProof/>
        </w:rPr>
        <w:lastRenderedPageBreak/>
        <w:t xml:space="preserve"> </w:t>
      </w:r>
      <w:r w:rsidR="00D61C9D" w:rsidRPr="00D61C9D">
        <w:rPr>
          <w:noProof/>
        </w:rPr>
        <w:t xml:space="preserve"> </w:t>
      </w:r>
      <w:r w:rsidR="00D61C9D">
        <w:rPr>
          <w:noProof/>
        </w:rPr>
        <w:drawing>
          <wp:inline distT="0" distB="0" distL="0" distR="0" wp14:anchorId="2F000ED2" wp14:editId="30454F2E">
            <wp:extent cx="3581400" cy="4095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w:t>
      </w:r>
      <w:proofErr w:type="spellStart"/>
      <w:r>
        <w:t>q</w:t>
      </w:r>
      <w:r w:rsidR="00727B58">
        <w:t>V</w:t>
      </w:r>
      <w:r>
        <w:t>alue</w:t>
      </w:r>
      <w:proofErr w:type="spellEnd"/>
      <w:r>
        <w:t xml:space="preserv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lastRenderedPageBreak/>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75933267" w:rsidR="00C90F54" w:rsidRDefault="00D61C9D" w:rsidP="007712E1">
      <w:r w:rsidRPr="00D61C9D">
        <w:rPr>
          <w:noProof/>
        </w:rPr>
        <w:lastRenderedPageBreak/>
        <w:t xml:space="preserve"> </w:t>
      </w:r>
      <w:r w:rsidR="00F00E8D">
        <w:rPr>
          <w:noProof/>
        </w:rPr>
        <w:drawing>
          <wp:inline distT="0" distB="0" distL="0" distR="0" wp14:anchorId="6DEB03AB" wp14:editId="5F3C8050">
            <wp:extent cx="5943600" cy="4238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proofErr w:type="spellStart"/>
      <w:r>
        <w:rPr>
          <w:b/>
        </w:rPr>
        <w:t>PrecursorResults</w:t>
      </w:r>
      <w:proofErr w:type="spellEnd"/>
      <w:r>
        <w:rPr>
          <w:b/>
        </w:rPr>
        <w:t xml:space="preserve">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proofErr w:type="spellStart"/>
      <w:r>
        <w:rPr>
          <w:b/>
        </w:rPr>
        <w:t>annotation_</w:t>
      </w:r>
      <w:r w:rsidR="0056346E">
        <w:rPr>
          <w:b/>
        </w:rPr>
        <w:t>Q</w:t>
      </w:r>
      <w:proofErr w:type="spellEnd"/>
      <w:r w:rsidR="0056346E">
        <w:rPr>
          <w:b/>
        </w:rPr>
        <w:t xml:space="preserve">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37DD4BBE" w:rsidR="00D61C9D" w:rsidRDefault="00F00E8D" w:rsidP="007712E1">
      <w:r>
        <w:rPr>
          <w:noProof/>
        </w:rPr>
        <w:lastRenderedPageBreak/>
        <w:drawing>
          <wp:inline distT="0" distB="0" distL="0" distR="0" wp14:anchorId="3FAF7B3C" wp14:editId="52BC3DB0">
            <wp:extent cx="5943600" cy="4238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w:t>
      </w:r>
      <w:bookmarkStart w:id="3" w:name="OLE_LINK3"/>
      <w:bookmarkStart w:id="4" w:name="OLE_LINK4"/>
      <w:r>
        <w:t>qValues_Exported_report.csv</w:t>
      </w:r>
      <w:bookmarkEnd w:id="3"/>
      <w:bookmarkEnd w:id="4"/>
      <w:r>
        <w:t>”.</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w:t>
      </w:r>
      <w:proofErr w:type="spellStart"/>
      <w:r>
        <w:t>qValue</w:t>
      </w:r>
      <w:proofErr w:type="spellEnd"/>
      <w:r>
        <w:t xml:space="preserve">”, which contains the estimated false discovery rate just as the </w:t>
      </w:r>
      <w:proofErr w:type="spellStart"/>
      <w:r>
        <w:t>mProphet</w:t>
      </w:r>
      <w:proofErr w:type="spellEnd"/>
      <w:r>
        <w:t xml:space="preserve">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lastRenderedPageBreak/>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w:t>
      </w:r>
      <w:proofErr w:type="spellStart"/>
      <w:r>
        <w:t>PeakPicking</w:t>
      </w:r>
      <w:proofErr w:type="spellEnd"/>
      <w:r>
        <w:t>’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 xml:space="preserve">at was used to test the </w:t>
      </w:r>
      <w:proofErr w:type="spellStart"/>
      <w:r w:rsidR="00600238">
        <w:t>OpenSWATH</w:t>
      </w:r>
      <w:proofErr w:type="spellEnd"/>
      <w:r w:rsidR="00600238">
        <w:t xml:space="preserve">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w:t>
      </w:r>
      <w:proofErr w:type="spellStart"/>
      <w:r>
        <w:t>OpenSWATH</w:t>
      </w:r>
      <w:proofErr w:type="spellEnd"/>
      <w:r>
        <w:t xml:space="preserve">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lastRenderedPageBreak/>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lastRenderedPageBreak/>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32515A6D" w:rsidR="00F064EA" w:rsidRDefault="007C7084" w:rsidP="00FF734C">
      <w:r w:rsidRPr="007C7084">
        <w:t xml:space="preserve"> </w:t>
      </w:r>
      <w:r w:rsidR="002A032C" w:rsidRPr="002A032C">
        <w:rPr>
          <w:noProof/>
        </w:rPr>
        <w:t xml:space="preserve"> </w:t>
      </w:r>
      <w:r w:rsidR="002A032C">
        <w:rPr>
          <w:noProof/>
        </w:rPr>
        <w:drawing>
          <wp:inline distT="0" distB="0" distL="0" distR="0" wp14:anchorId="3EA5348B" wp14:editId="5EC3916B">
            <wp:extent cx="5943600" cy="38296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82968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lastRenderedPageBreak/>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t>The model should look like this:</w:t>
      </w:r>
    </w:p>
    <w:p w14:paraId="25998EF3" w14:textId="5A6F73AD" w:rsidR="00FF734C" w:rsidRDefault="002A032C" w:rsidP="006F69E3">
      <w:pPr>
        <w:spacing w:after="0" w:line="240" w:lineRule="auto"/>
      </w:pPr>
      <w:r>
        <w:rPr>
          <w:noProof/>
        </w:rPr>
        <w:drawing>
          <wp:inline distT="0" distB="0" distL="0" distR="0" wp14:anchorId="19BEAD6D" wp14:editId="430FE7FE">
            <wp:extent cx="5943600" cy="35782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3578225"/>
                    </a:xfrm>
                    <a:prstGeom prst="rect">
                      <a:avLst/>
                    </a:prstGeom>
                  </pic:spPr>
                </pic:pic>
              </a:graphicData>
            </a:graphic>
          </wp:inline>
        </w:drawing>
      </w:r>
      <w:r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proofErr w:type="gramStart"/>
      <w:r>
        <w:t>dialog</w:t>
      </w:r>
      <w:r w:rsidR="00FF734C">
        <w:t xml:space="preserve"> </w:t>
      </w:r>
      <w:r>
        <w:t xml:space="preserve"> make</w:t>
      </w:r>
      <w:proofErr w:type="gramEnd"/>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lastRenderedPageBreak/>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mProphet: automated data processing and statistical validation for large-scale SRM experiments. </w:t>
      </w:r>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Röst </w:t>
      </w:r>
      <w:r w:rsidRPr="00AD7B30">
        <w:rPr>
          <w:rFonts w:ascii="Calibri" w:hAnsi="Calibri"/>
          <w:i/>
          <w:iCs/>
        </w:rPr>
        <w:t>et al.</w:t>
      </w:r>
      <w:r w:rsidRPr="00AD7B30">
        <w:rPr>
          <w:rFonts w:ascii="Calibri" w:hAnsi="Calibri"/>
        </w:rPr>
        <w:t xml:space="preserve"> OpenSWATH: A tool for the automated, targeted analysis of data-independent acquisition (DIA) MS-data. </w:t>
      </w:r>
      <w:r w:rsidRPr="00AD7B30">
        <w:rPr>
          <w:rFonts w:ascii="Calibri" w:hAnsi="Calibri"/>
          <w:i/>
          <w:iCs/>
        </w:rPr>
        <w:t>Nat. Biotechnol.</w:t>
      </w:r>
      <w:r w:rsidRPr="00AD7B30">
        <w:rPr>
          <w:rFonts w:ascii="Calibri" w:hAnsi="Calibri"/>
        </w:rPr>
        <w:t xml:space="preserve"> doi:accepted</w:t>
      </w:r>
    </w:p>
    <w:p w14:paraId="440D7E02" w14:textId="7759C599" w:rsidR="00C345D0" w:rsidRPr="008F1813" w:rsidRDefault="00C345D0" w:rsidP="007712E1">
      <w:r>
        <w:fldChar w:fldCharType="end"/>
      </w:r>
    </w:p>
    <w:sectPr w:rsidR="00C345D0" w:rsidRPr="008F1813" w:rsidSect="00C30134">
      <w:footerReference w:type="default" r:id="rId4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86DC4" w15:done="0"/>
  <w15:commentEx w15:paraId="698F0A98" w15:done="0"/>
  <w15:commentEx w15:paraId="3D9AA4A1" w15:done="0"/>
  <w15:commentEx w15:paraId="6B841518" w15:done="0"/>
  <w15:commentEx w15:paraId="74949618" w15:done="0"/>
  <w15:commentEx w15:paraId="45C9B5BE" w15:done="0"/>
  <w15:commentEx w15:paraId="1B9D1D47" w15:done="0"/>
  <w15:commentEx w15:paraId="3C0C5F8A" w15:done="0"/>
  <w15:commentEx w15:paraId="2DBAF936" w15:done="0"/>
  <w15:commentEx w15:paraId="5A5DCC3E" w15:done="0"/>
  <w15:commentEx w15:paraId="42A493E9" w15:done="0"/>
  <w15:commentEx w15:paraId="1308F868" w15:done="0"/>
  <w15:commentEx w15:paraId="253A0950" w15:done="0"/>
  <w15:commentEx w15:paraId="17634FB4" w15:done="0"/>
  <w15:commentEx w15:paraId="2A1FC461" w15:done="0"/>
  <w15:commentEx w15:paraId="60DAA4F8" w15:done="0"/>
  <w15:commentEx w15:paraId="68547AFE" w15:done="0"/>
  <w15:commentEx w15:paraId="281FD0C5" w15:done="0"/>
  <w15:commentEx w15:paraId="01C4044A" w15:done="0"/>
  <w15:commentEx w15:paraId="5D82D9D9" w15:done="0"/>
  <w15:commentEx w15:paraId="7C94D418" w15:done="0"/>
  <w15:commentEx w15:paraId="0DC16DC4" w15:done="0"/>
  <w15:commentEx w15:paraId="362B42F0" w15:done="0"/>
  <w15:commentEx w15:paraId="0B90AE5F" w15:done="0"/>
  <w15:commentEx w15:paraId="498D43FC" w15:done="0"/>
  <w15:commentEx w15:paraId="4959BCFF" w15:done="0"/>
  <w15:commentEx w15:paraId="3D0A4213" w15:done="0"/>
  <w15:commentEx w15:paraId="6623DBCA" w15:done="0"/>
  <w15:commentEx w15:paraId="25D25312" w15:done="0"/>
  <w15:commentEx w15:paraId="7771B8A9" w15:done="0"/>
  <w15:commentEx w15:paraId="17E42826" w15:done="0"/>
  <w15:commentEx w15:paraId="7A5C9F6D" w15:done="0"/>
  <w15:commentEx w15:paraId="6C4A3C7D" w15:done="0"/>
  <w15:commentEx w15:paraId="63C02CD5" w15:done="0"/>
  <w15:commentEx w15:paraId="5D5E5E25" w15:done="0"/>
  <w15:commentEx w15:paraId="43BCCB13" w15:done="0"/>
  <w15:commentEx w15:paraId="7745F3E8" w15:done="0"/>
  <w15:commentEx w15:paraId="38B461A7" w15:done="0"/>
  <w15:commentEx w15:paraId="7B1317F6" w15:done="0"/>
  <w15:commentEx w15:paraId="268B1F78" w15:done="0"/>
  <w15:commentEx w15:paraId="554F14B1" w15:done="0"/>
  <w15:commentEx w15:paraId="5A218DA6" w15:done="0"/>
  <w15:commentEx w15:paraId="07ED3C8C" w15:done="0"/>
  <w15:commentEx w15:paraId="5E5D9091" w15:done="0"/>
  <w15:commentEx w15:paraId="5B872DA0" w15:done="0"/>
  <w15:commentEx w15:paraId="3D684E02" w15:done="0"/>
  <w15:commentEx w15:paraId="5202EF6E" w15:done="0"/>
  <w15:commentEx w15:paraId="5C9F7B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7D21C" w14:textId="77777777" w:rsidR="008F435C" w:rsidRDefault="008F435C" w:rsidP="001B31B2">
      <w:pPr>
        <w:spacing w:after="0" w:line="240" w:lineRule="auto"/>
      </w:pPr>
      <w:r>
        <w:separator/>
      </w:r>
    </w:p>
  </w:endnote>
  <w:endnote w:type="continuationSeparator" w:id="0">
    <w:p w14:paraId="0121E95D" w14:textId="77777777" w:rsidR="008F435C" w:rsidRDefault="008F435C"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890D76">
          <w:rPr>
            <w:noProof/>
          </w:rPr>
          <w:t>6</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EF3E58" w14:textId="77777777" w:rsidR="008F435C" w:rsidRDefault="008F435C" w:rsidP="001B31B2">
      <w:pPr>
        <w:spacing w:after="0" w:line="240" w:lineRule="auto"/>
      </w:pPr>
      <w:r>
        <w:separator/>
      </w:r>
    </w:p>
  </w:footnote>
  <w:footnote w:type="continuationSeparator" w:id="0">
    <w:p w14:paraId="42188164" w14:textId="77777777" w:rsidR="008F435C" w:rsidRDefault="008F435C"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7"/>
  </w:num>
  <w:num w:numId="3">
    <w:abstractNumId w:val="26"/>
  </w:num>
  <w:num w:numId="4">
    <w:abstractNumId w:val="20"/>
  </w:num>
  <w:num w:numId="5">
    <w:abstractNumId w:val="12"/>
  </w:num>
  <w:num w:numId="6">
    <w:abstractNumId w:val="2"/>
  </w:num>
  <w:num w:numId="7">
    <w:abstractNumId w:val="22"/>
  </w:num>
  <w:num w:numId="8">
    <w:abstractNumId w:val="13"/>
  </w:num>
  <w:num w:numId="9">
    <w:abstractNumId w:val="39"/>
  </w:num>
  <w:num w:numId="10">
    <w:abstractNumId w:val="40"/>
  </w:num>
  <w:num w:numId="11">
    <w:abstractNumId w:val="21"/>
  </w:num>
  <w:num w:numId="12">
    <w:abstractNumId w:val="0"/>
  </w:num>
  <w:num w:numId="13">
    <w:abstractNumId w:val="31"/>
  </w:num>
  <w:num w:numId="14">
    <w:abstractNumId w:val="24"/>
  </w:num>
  <w:num w:numId="15">
    <w:abstractNumId w:val="14"/>
  </w:num>
  <w:num w:numId="16">
    <w:abstractNumId w:val="8"/>
  </w:num>
  <w:num w:numId="17">
    <w:abstractNumId w:val="6"/>
  </w:num>
  <w:num w:numId="18">
    <w:abstractNumId w:val="15"/>
  </w:num>
  <w:num w:numId="19">
    <w:abstractNumId w:val="7"/>
  </w:num>
  <w:num w:numId="20">
    <w:abstractNumId w:val="18"/>
  </w:num>
  <w:num w:numId="21">
    <w:abstractNumId w:val="29"/>
  </w:num>
  <w:num w:numId="22">
    <w:abstractNumId w:val="17"/>
  </w:num>
  <w:num w:numId="23">
    <w:abstractNumId w:val="1"/>
  </w:num>
  <w:num w:numId="24">
    <w:abstractNumId w:val="32"/>
  </w:num>
  <w:num w:numId="25">
    <w:abstractNumId w:val="3"/>
  </w:num>
  <w:num w:numId="26">
    <w:abstractNumId w:val="38"/>
  </w:num>
  <w:num w:numId="27">
    <w:abstractNumId w:val="36"/>
  </w:num>
  <w:num w:numId="28">
    <w:abstractNumId w:val="11"/>
  </w:num>
  <w:num w:numId="29">
    <w:abstractNumId w:val="23"/>
  </w:num>
  <w:num w:numId="30">
    <w:abstractNumId w:val="9"/>
  </w:num>
  <w:num w:numId="31">
    <w:abstractNumId w:val="35"/>
  </w:num>
  <w:num w:numId="32">
    <w:abstractNumId w:val="5"/>
  </w:num>
  <w:num w:numId="33">
    <w:abstractNumId w:val="25"/>
  </w:num>
  <w:num w:numId="34">
    <w:abstractNumId w:val="27"/>
  </w:num>
  <w:num w:numId="35">
    <w:abstractNumId w:val="16"/>
  </w:num>
  <w:num w:numId="36">
    <w:abstractNumId w:val="30"/>
  </w:num>
  <w:num w:numId="37">
    <w:abstractNumId w:val="28"/>
  </w:num>
  <w:num w:numId="38">
    <w:abstractNumId w:val="34"/>
  </w:num>
  <w:num w:numId="39">
    <w:abstractNumId w:val="10"/>
  </w:num>
  <w:num w:numId="40">
    <w:abstractNumId w:val="19"/>
  </w:num>
  <w:num w:numId="41">
    <w:abstractNumId w:val="3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ndan MacLean">
    <w15:presenceInfo w15:providerId="Windows Live" w15:userId="c3a2a75c91875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501DD0"/>
    <w:rsid w:val="00510220"/>
    <w:rsid w:val="00510403"/>
    <w:rsid w:val="00512109"/>
    <w:rsid w:val="00512E98"/>
    <w:rsid w:val="00514D52"/>
    <w:rsid w:val="00517F01"/>
    <w:rsid w:val="00523879"/>
    <w:rsid w:val="005250CE"/>
    <w:rsid w:val="00533341"/>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0D76"/>
    <w:rsid w:val="00892D63"/>
    <w:rsid w:val="00893357"/>
    <w:rsid w:val="0089377F"/>
    <w:rsid w:val="0089609D"/>
    <w:rsid w:val="00897558"/>
    <w:rsid w:val="008A2FF1"/>
    <w:rsid w:val="008A58CC"/>
    <w:rsid w:val="008A724D"/>
    <w:rsid w:val="008B22EC"/>
    <w:rsid w:val="008B5544"/>
    <w:rsid w:val="008B5E72"/>
    <w:rsid w:val="008C4249"/>
    <w:rsid w:val="008C65D9"/>
    <w:rsid w:val="008C694B"/>
    <w:rsid w:val="008F1466"/>
    <w:rsid w:val="008F1813"/>
    <w:rsid w:val="008F2079"/>
    <w:rsid w:val="008F435C"/>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355E"/>
    <w:rsid w:val="00EF43F1"/>
    <w:rsid w:val="00EF47DE"/>
    <w:rsid w:val="00F00E8D"/>
    <w:rsid w:val="00F02E90"/>
    <w:rsid w:val="00F064EA"/>
    <w:rsid w:val="00F06DFB"/>
    <w:rsid w:val="00F07967"/>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7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hyperlink" Target="https://skyline.gs.washington.edu/tutorials/PeakPicking.zip" TargetMode="External"/><Relationship Id="rId19" Type="http://schemas.openxmlformats.org/officeDocument/2006/relationships/image" Target="media/image9.png"/><Relationship Id="rId31" Type="http://schemas.openxmlformats.org/officeDocument/2006/relationships/image" Target="media/image21.png"/><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proteomics.ethz.ch/openswath.htm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DD63C-B025-4C36-B4DF-AD67FE10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28</Pages>
  <Words>5364</Words>
  <Characters>3057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4</cp:revision>
  <cp:lastPrinted>2013-12-29T00:30:00Z</cp:lastPrinted>
  <dcterms:created xsi:type="dcterms:W3CDTF">2014-01-05T16:33:00Z</dcterms:created>
  <dcterms:modified xsi:type="dcterms:W3CDTF">2014-01-0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